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Style w:val="TableGrid"/>
        <w:tblW w:w="9672" w:type="dxa"/>
        <w:tblLayout w:type="fixed"/>
        <w:tblLook w:val="04A0" w:firstRow="1" w:lastRow="0" w:firstColumn="1" w:lastColumn="0" w:noHBand="0" w:noVBand="1"/>
      </w:tblPr>
      <w:tblGrid>
        <w:gridCol w:w="2830"/>
        <w:gridCol w:w="1843"/>
        <w:gridCol w:w="2552"/>
        <w:gridCol w:w="2447"/>
      </w:tblGrid>
      <w:tr w:rsidRPr="001E6A9E" w:rsidR="001E6A9E" w:rsidTr="1019DF2E" w14:paraId="20E72D33" w14:textId="77777777">
        <w:trPr>
          <w:trHeight w:val="360"/>
        </w:trPr>
        <w:tc>
          <w:tcPr>
            <w:tcW w:w="9672" w:type="dxa"/>
            <w:gridSpan w:val="4"/>
            <w:shd w:val="clear" w:color="auto" w:fill="00B050"/>
            <w:noWrap/>
            <w:tcMar/>
            <w:hideMark/>
          </w:tcPr>
          <w:p w:rsidRPr="001E6A9E" w:rsidR="001E6A9E" w:rsidP="001E6A9E" w:rsidRDefault="001E6A9E" w14:paraId="079CAEB6" w14:textId="77777777" w14:noSpellErr="1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1019DF2E" w:rsidR="1019DF2E">
              <w:rPr>
                <w:rFonts w:ascii="Tahoma" w:hAnsi="Tahoma" w:eastAsia="Tahoma" w:cs="Tahoma"/>
                <w:b w:val="1"/>
                <w:bCs w:val="1"/>
                <w:color w:val="000000" w:themeColor="text1" w:themeTint="FF" w:themeShade="FF"/>
                <w:lang w:eastAsia="es-ES"/>
              </w:rPr>
              <w:t>Acta de Reunión</w:t>
            </w:r>
          </w:p>
        </w:tc>
      </w:tr>
      <w:tr w:rsidRPr="001E6A9E" w:rsidR="001E6A9E" w:rsidTr="1019DF2E" w14:paraId="7EDE47B7" w14:textId="77777777">
        <w:trPr>
          <w:trHeight w:val="360"/>
        </w:trPr>
        <w:tc>
          <w:tcPr>
            <w:tcW w:w="2830" w:type="dxa"/>
            <w:noWrap/>
            <w:tcMar/>
            <w:hideMark/>
          </w:tcPr>
          <w:p w:rsidRPr="001E6A9E" w:rsidR="001E6A9E" w:rsidP="001E6A9E" w:rsidRDefault="001E6A9E" w14:paraId="5FBDB007" w14:textId="77777777" w14:noSpellErr="1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1019DF2E" w:rsidR="1019DF2E">
              <w:rPr>
                <w:rFonts w:ascii="Tahoma" w:hAnsi="Tahoma" w:eastAsia="Tahoma" w:cs="Tahoma"/>
                <w:b w:val="1"/>
                <w:bCs w:val="1"/>
                <w:color w:val="000000" w:themeColor="text1" w:themeTint="FF" w:themeShade="FF"/>
                <w:lang w:eastAsia="es-ES"/>
              </w:rPr>
              <w:t>Reunión Número:</w:t>
            </w:r>
          </w:p>
        </w:tc>
        <w:tc>
          <w:tcPr>
            <w:tcW w:w="1843" w:type="dxa"/>
            <w:noWrap/>
            <w:tcMar/>
            <w:hideMark/>
          </w:tcPr>
          <w:p w:rsidRPr="001E6A9E" w:rsidR="001E6A9E" w:rsidP="008057DB" w:rsidRDefault="00C64A5E" w14:paraId="0B16E6B8" w14:textId="77777777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1019DF2E" w:rsidR="1019DF2E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>11</w:t>
            </w:r>
          </w:p>
        </w:tc>
        <w:tc>
          <w:tcPr>
            <w:tcW w:w="2552" w:type="dxa"/>
            <w:noWrap/>
            <w:tcMar/>
            <w:hideMark/>
          </w:tcPr>
          <w:p w:rsidRPr="001E6A9E" w:rsidR="001E6A9E" w:rsidP="001E6A9E" w:rsidRDefault="001E6A9E" w14:paraId="089DE316" w14:textId="77777777" w14:noSpellErr="1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1019DF2E" w:rsidR="1019DF2E">
              <w:rPr>
                <w:rFonts w:ascii="Tahoma" w:hAnsi="Tahoma" w:eastAsia="Tahoma" w:cs="Tahoma"/>
                <w:b w:val="1"/>
                <w:bCs w:val="1"/>
                <w:color w:val="000000" w:themeColor="text1" w:themeTint="FF" w:themeShade="FF"/>
                <w:lang w:eastAsia="es-ES"/>
              </w:rPr>
              <w:t>Fecha:</w:t>
            </w:r>
          </w:p>
        </w:tc>
        <w:tc>
          <w:tcPr>
            <w:tcW w:w="2447" w:type="dxa"/>
            <w:noWrap/>
            <w:tcMar/>
            <w:hideMark/>
          </w:tcPr>
          <w:p w:rsidRPr="001E6A9E" w:rsidR="001E6A9E" w:rsidP="001E6A9E" w:rsidRDefault="00C64A5E" w14:paraId="2C1D65FC" w14:textId="77777777" w14:noSpellErr="1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1019DF2E" w:rsidR="1019DF2E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 xml:space="preserve">14 </w:t>
            </w:r>
            <w:r w:rsidRPr="1019DF2E" w:rsidR="1019DF2E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>septiembre</w:t>
            </w:r>
            <w:r w:rsidRPr="1019DF2E" w:rsidR="1019DF2E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 xml:space="preserve"> 2016</w:t>
            </w:r>
          </w:p>
        </w:tc>
      </w:tr>
      <w:tr w:rsidRPr="001E6A9E" w:rsidR="001E6A9E" w:rsidTr="1019DF2E" w14:paraId="54C44830" w14:textId="77777777">
        <w:trPr>
          <w:trHeight w:val="393"/>
        </w:trPr>
        <w:tc>
          <w:tcPr>
            <w:tcW w:w="2830" w:type="dxa"/>
            <w:noWrap/>
            <w:tcMar/>
            <w:hideMark/>
          </w:tcPr>
          <w:p w:rsidRPr="001E6A9E" w:rsidR="001E6A9E" w:rsidP="001E6A9E" w:rsidRDefault="001E6A9E" w14:paraId="30722926" w14:textId="77777777" w14:noSpellErr="1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1019DF2E" w:rsidR="1019DF2E">
              <w:rPr>
                <w:rFonts w:ascii="Tahoma" w:hAnsi="Tahoma" w:eastAsia="Tahoma" w:cs="Tahoma"/>
                <w:b w:val="1"/>
                <w:bCs w:val="1"/>
                <w:color w:val="000000" w:themeColor="text1" w:themeTint="FF" w:themeShade="FF"/>
                <w:lang w:eastAsia="es-ES"/>
              </w:rPr>
              <w:t>Hora de Inicio:</w:t>
            </w:r>
          </w:p>
        </w:tc>
        <w:tc>
          <w:tcPr>
            <w:tcW w:w="1843" w:type="dxa"/>
            <w:noWrap/>
            <w:tcMar/>
            <w:hideMark/>
          </w:tcPr>
          <w:p w:rsidRPr="001E6A9E" w:rsidR="001E6A9E" w:rsidP="001E6A9E" w:rsidRDefault="00B40FFD" w14:paraId="26A15F69" w14:textId="77777777" w14:noSpellErr="1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1019DF2E" w:rsidR="1019DF2E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>3:1</w:t>
            </w:r>
            <w:r w:rsidRPr="1019DF2E" w:rsidR="1019DF2E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>0 pm</w:t>
            </w:r>
          </w:p>
        </w:tc>
        <w:tc>
          <w:tcPr>
            <w:tcW w:w="2552" w:type="dxa"/>
            <w:noWrap/>
            <w:tcMar/>
            <w:hideMark/>
          </w:tcPr>
          <w:p w:rsidRPr="001E6A9E" w:rsidR="001E6A9E" w:rsidP="001E6A9E" w:rsidRDefault="001E6A9E" w14:paraId="17D6195C" w14:textId="77777777" w14:noSpellErr="1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1019DF2E" w:rsidR="1019DF2E">
              <w:rPr>
                <w:rFonts w:ascii="Tahoma" w:hAnsi="Tahoma" w:eastAsia="Tahoma" w:cs="Tahoma"/>
                <w:b w:val="1"/>
                <w:bCs w:val="1"/>
                <w:color w:val="000000" w:themeColor="text1" w:themeTint="FF" w:themeShade="FF"/>
                <w:lang w:eastAsia="es-ES"/>
              </w:rPr>
              <w:t>Hora de Finalización:</w:t>
            </w:r>
          </w:p>
        </w:tc>
        <w:tc>
          <w:tcPr>
            <w:tcW w:w="2447" w:type="dxa"/>
            <w:noWrap/>
            <w:tcMar/>
            <w:hideMark/>
          </w:tcPr>
          <w:p w:rsidRPr="001E6A9E" w:rsidR="001E6A9E" w:rsidP="00E81CB3" w:rsidRDefault="00B40FFD" w14:paraId="0B97AC93" w14:textId="77777777" w14:noSpellErr="1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1019DF2E" w:rsidR="1019DF2E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>4</w:t>
            </w:r>
            <w:r w:rsidRPr="1019DF2E" w:rsidR="1019DF2E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>:</w:t>
            </w:r>
            <w:r w:rsidRPr="1019DF2E" w:rsidR="1019DF2E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>0</w:t>
            </w:r>
            <w:r w:rsidRPr="1019DF2E" w:rsidR="1019DF2E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>0 pm</w:t>
            </w:r>
          </w:p>
        </w:tc>
      </w:tr>
      <w:tr w:rsidRPr="001E6A9E" w:rsidR="001E6A9E" w:rsidTr="1019DF2E" w14:paraId="0A3174D6" w14:textId="77777777">
        <w:trPr>
          <w:trHeight w:val="360"/>
        </w:trPr>
        <w:tc>
          <w:tcPr>
            <w:tcW w:w="4673" w:type="dxa"/>
            <w:gridSpan w:val="2"/>
            <w:noWrap/>
            <w:tcMar/>
            <w:hideMark/>
          </w:tcPr>
          <w:p w:rsidRPr="001E6A9E" w:rsidR="001E6A9E" w:rsidP="001E6A9E" w:rsidRDefault="001E6A9E" w14:paraId="0912298A" w14:textId="77777777" w14:noSpellErr="1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1019DF2E" w:rsidR="1019DF2E">
              <w:rPr>
                <w:rFonts w:ascii="Tahoma" w:hAnsi="Tahoma" w:eastAsia="Tahoma" w:cs="Tahoma"/>
                <w:b w:val="1"/>
                <w:bCs w:val="1"/>
                <w:color w:val="000000" w:themeColor="text1" w:themeTint="FF" w:themeShade="FF"/>
                <w:lang w:eastAsia="es-ES"/>
              </w:rPr>
              <w:t>Miembros del Equipo Presente</w:t>
            </w:r>
          </w:p>
        </w:tc>
        <w:tc>
          <w:tcPr>
            <w:tcW w:w="4999" w:type="dxa"/>
            <w:gridSpan w:val="2"/>
            <w:noWrap/>
            <w:tcMar/>
            <w:hideMark/>
          </w:tcPr>
          <w:p w:rsidRPr="001E6A9E" w:rsidR="001E6A9E" w:rsidP="001E6A9E" w:rsidRDefault="001E6A9E" w14:paraId="18D04D48" w14:textId="77777777" w14:noSpellErr="1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1019DF2E" w:rsidR="1019DF2E">
              <w:rPr>
                <w:rFonts w:ascii="Tahoma" w:hAnsi="Tahoma" w:eastAsia="Tahoma" w:cs="Tahoma"/>
                <w:b w:val="1"/>
                <w:bCs w:val="1"/>
                <w:color w:val="000000" w:themeColor="text1" w:themeTint="FF" w:themeShade="FF"/>
                <w:lang w:eastAsia="es-ES"/>
              </w:rPr>
              <w:t>Clientes Presentes</w:t>
            </w:r>
          </w:p>
        </w:tc>
      </w:tr>
      <w:tr w:rsidRPr="001E6A9E" w:rsidR="00E81CB3" w:rsidTr="1019DF2E" w14:paraId="3E3197E6" w14:textId="77777777">
        <w:trPr>
          <w:trHeight w:val="360"/>
        </w:trPr>
        <w:tc>
          <w:tcPr>
            <w:tcW w:w="4673" w:type="dxa"/>
            <w:gridSpan w:val="2"/>
            <w:noWrap/>
            <w:tcMar/>
            <w:hideMark/>
          </w:tcPr>
          <w:p w:rsidRPr="001E6A9E" w:rsidR="00E81CB3" w:rsidP="00E81CB3" w:rsidRDefault="00B40FFD" w14:paraId="265BF9A1" w14:textId="77777777" w14:noSpellErr="1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1019DF2E" w:rsidR="1019DF2E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>Alejandra Rocha</w:t>
            </w:r>
          </w:p>
        </w:tc>
        <w:tc>
          <w:tcPr>
            <w:tcW w:w="4999" w:type="dxa"/>
            <w:gridSpan w:val="2"/>
            <w:noWrap/>
            <w:tcMar/>
            <w:hideMark/>
          </w:tcPr>
          <w:p w:rsidRPr="001E6A9E" w:rsidR="00E81CB3" w:rsidP="00E81CB3" w:rsidRDefault="00E81CB3" w14:paraId="31845EB2" w14:textId="77777777" w14:noSpellErr="1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1019DF2E" w:rsidR="1019DF2E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>Leonardo Flórez Valencia</w:t>
            </w:r>
          </w:p>
        </w:tc>
      </w:tr>
      <w:tr w:rsidRPr="001E6A9E" w:rsidR="00E81CB3" w:rsidTr="1019DF2E" w14:paraId="0B433A5D" w14:textId="77777777">
        <w:trPr>
          <w:trHeight w:val="360"/>
        </w:trPr>
        <w:tc>
          <w:tcPr>
            <w:tcW w:w="4673" w:type="dxa"/>
            <w:gridSpan w:val="2"/>
            <w:noWrap/>
            <w:tcMar/>
            <w:hideMark/>
          </w:tcPr>
          <w:p w:rsidRPr="001E6A9E" w:rsidR="00E81CB3" w:rsidP="00E81CB3" w:rsidRDefault="00B40FFD" w14:paraId="0F9D261A" w14:textId="77777777" w14:noSpellErr="1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1019DF2E" w:rsidR="1019DF2E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>Luisa Álvarez</w:t>
            </w:r>
          </w:p>
        </w:tc>
        <w:tc>
          <w:tcPr>
            <w:tcW w:w="4999" w:type="dxa"/>
            <w:gridSpan w:val="2"/>
            <w:noWrap/>
            <w:tcMar/>
            <w:hideMark/>
          </w:tcPr>
          <w:p w:rsidRPr="001E6A9E" w:rsidR="00E81CB3" w:rsidP="00E81CB3" w:rsidRDefault="00E81CB3" w14:paraId="1ACB7B3B" w14:textId="77777777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</w:p>
        </w:tc>
      </w:tr>
      <w:tr w:rsidRPr="001E6A9E" w:rsidR="00E81CB3" w:rsidTr="1019DF2E" w14:paraId="4E90465E" w14:textId="77777777">
        <w:trPr>
          <w:trHeight w:val="300"/>
        </w:trPr>
        <w:tc>
          <w:tcPr>
            <w:tcW w:w="4673" w:type="dxa"/>
            <w:gridSpan w:val="2"/>
            <w:noWrap/>
            <w:tcMar/>
          </w:tcPr>
          <w:p w:rsidRPr="001E6A9E" w:rsidR="00E81CB3" w:rsidP="00E81CB3" w:rsidRDefault="00C64A5E" w14:paraId="2D22B08B" w14:textId="77777777" w14:noSpellErr="1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1019DF2E" w:rsidR="1019DF2E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>Andrés Pinedo</w:t>
            </w:r>
          </w:p>
        </w:tc>
        <w:tc>
          <w:tcPr>
            <w:tcW w:w="4999" w:type="dxa"/>
            <w:gridSpan w:val="2"/>
            <w:noWrap/>
            <w:tcMar/>
            <w:hideMark/>
          </w:tcPr>
          <w:p w:rsidRPr="001E6A9E" w:rsidR="00E81CB3" w:rsidP="00E81CB3" w:rsidRDefault="00E81CB3" w14:paraId="26DB8529" w14:textId="77777777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</w:p>
        </w:tc>
      </w:tr>
      <w:tr w:rsidRPr="001E6A9E" w:rsidR="00E81CB3" w:rsidTr="1019DF2E" w14:paraId="08FA80EE" w14:textId="77777777">
        <w:trPr>
          <w:trHeight w:val="404"/>
        </w:trPr>
        <w:tc>
          <w:tcPr>
            <w:tcW w:w="4673" w:type="dxa"/>
            <w:gridSpan w:val="2"/>
            <w:noWrap/>
            <w:tcMar/>
          </w:tcPr>
          <w:p w:rsidRPr="001E6A9E" w:rsidR="00E81CB3" w:rsidP="00E81CB3" w:rsidRDefault="00E81CB3" w14:paraId="0FE86123" w14:textId="77777777" w14:noSpellErr="1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1019DF2E" w:rsidR="1019DF2E">
              <w:rPr>
                <w:rFonts w:ascii="Tahoma" w:hAnsi="Tahoma" w:eastAsia="Tahoma" w:cs="Tahoma"/>
                <w:b w:val="1"/>
                <w:bCs w:val="1"/>
                <w:color w:val="000000" w:themeColor="text1" w:themeTint="FF" w:themeShade="FF"/>
                <w:lang w:eastAsia="es-ES"/>
              </w:rPr>
              <w:t>Lugar de Reunión:</w:t>
            </w:r>
          </w:p>
        </w:tc>
        <w:tc>
          <w:tcPr>
            <w:tcW w:w="4999" w:type="dxa"/>
            <w:gridSpan w:val="2"/>
            <w:tcMar/>
          </w:tcPr>
          <w:p w:rsidRPr="001E6A9E" w:rsidR="00E81CB3" w:rsidP="008057DB" w:rsidRDefault="00E81CB3" w14:paraId="60E33F26" w14:textId="77777777" w14:noSpellErr="1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1019DF2E" w:rsidR="1019DF2E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>Facultad de ingeniería</w:t>
            </w:r>
            <w:r w:rsidRPr="1019DF2E" w:rsidR="1019DF2E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 xml:space="preserve">, </w:t>
            </w:r>
            <w:r w:rsidRPr="1019DF2E" w:rsidR="1019DF2E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>Oficina ing. Leonardo</w:t>
            </w:r>
          </w:p>
        </w:tc>
      </w:tr>
      <w:tr w:rsidRPr="001E6A9E" w:rsidR="00E81CB3" w:rsidTr="1019DF2E" w14:paraId="3C3DBE4C" w14:textId="77777777">
        <w:trPr>
          <w:trHeight w:val="364"/>
        </w:trPr>
        <w:tc>
          <w:tcPr>
            <w:tcW w:w="4673" w:type="dxa"/>
            <w:gridSpan w:val="2"/>
            <w:noWrap/>
            <w:tcMar/>
            <w:hideMark/>
          </w:tcPr>
          <w:p w:rsidRPr="001E6A9E" w:rsidR="00E81CB3" w:rsidP="00E81CB3" w:rsidRDefault="00E81CB3" w14:paraId="0D30E210" w14:textId="77777777" w14:noSpellErr="1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1019DF2E" w:rsidR="1019DF2E">
              <w:rPr>
                <w:rFonts w:ascii="Tahoma" w:hAnsi="Tahoma" w:eastAsia="Tahoma" w:cs="Tahoma"/>
                <w:b w:val="1"/>
                <w:bCs w:val="1"/>
                <w:color w:val="000000" w:themeColor="text1" w:themeTint="FF" w:themeShade="FF"/>
                <w:lang w:eastAsia="es-ES"/>
              </w:rPr>
              <w:t>Tipo de Reunión:</w:t>
            </w:r>
          </w:p>
        </w:tc>
        <w:tc>
          <w:tcPr>
            <w:tcW w:w="4999" w:type="dxa"/>
            <w:gridSpan w:val="2"/>
            <w:tcMar/>
          </w:tcPr>
          <w:p w:rsidRPr="001E6A9E" w:rsidR="00E81CB3" w:rsidP="00E81CB3" w:rsidRDefault="00B40FFD" w14:paraId="275D2AC0" w14:textId="77777777" w14:noSpellErr="1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1019DF2E" w:rsidR="1019DF2E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>Revisión tareas acta individual</w:t>
            </w:r>
          </w:p>
        </w:tc>
      </w:tr>
      <w:tr w:rsidRPr="001E6A9E" w:rsidR="00E81CB3" w:rsidTr="1019DF2E" w14:paraId="311354EE" w14:textId="77777777">
        <w:trPr>
          <w:trHeight w:val="360"/>
        </w:trPr>
        <w:tc>
          <w:tcPr>
            <w:tcW w:w="9672" w:type="dxa"/>
            <w:gridSpan w:val="4"/>
            <w:noWrap/>
            <w:tcMar/>
            <w:hideMark/>
          </w:tcPr>
          <w:p w:rsidRPr="001E6A9E" w:rsidR="00E81CB3" w:rsidP="00E81CB3" w:rsidRDefault="00E81CB3" w14:paraId="27BA4C71" w14:textId="77777777" w14:noSpellErr="1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1019DF2E" w:rsidR="1019DF2E">
              <w:rPr>
                <w:rFonts w:ascii="Tahoma" w:hAnsi="Tahoma" w:eastAsia="Tahoma" w:cs="Tahoma"/>
                <w:b w:val="1"/>
                <w:bCs w:val="1"/>
                <w:color w:val="000000" w:themeColor="text1" w:themeTint="FF" w:themeShade="FF"/>
                <w:lang w:eastAsia="es-ES"/>
              </w:rPr>
              <w:t>Temas desarrollados</w:t>
            </w:r>
          </w:p>
        </w:tc>
      </w:tr>
      <w:tr w:rsidRPr="001E6A9E" w:rsidR="00E81CB3" w:rsidTr="1019DF2E" w14:paraId="696E373D" w14:textId="77777777">
        <w:trPr>
          <w:trHeight w:val="360"/>
        </w:trPr>
        <w:tc>
          <w:tcPr>
            <w:tcW w:w="9672" w:type="dxa"/>
            <w:gridSpan w:val="4"/>
            <w:tcMar/>
            <w:hideMark/>
          </w:tcPr>
          <w:p w:rsidR="00E81CB3" w:rsidP="1019DF2E" w:rsidRDefault="00C64A5E" w14:paraId="4DAE0C0C" w14:textId="77777777" w14:noSpellErr="1">
            <w:pPr>
              <w:numPr>
                <w:ilvl w:val="0"/>
                <w:numId w:val="1"/>
              </w:numPr>
              <w:contextualSpacing/>
              <w:rPr>
                <w:rFonts w:ascii="Tahoma" w:hAnsi="Tahoma" w:eastAsia="Tahoma" w:cs="Tahoma"/>
                <w:color w:val="000000"/>
                <w:lang w:eastAsia="es-ES"/>
              </w:rPr>
            </w:pPr>
            <w:r w:rsidRPr="1019DF2E" w:rsidR="1019DF2E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>Revisión acerca árbol de toma de decisiones</w:t>
            </w:r>
          </w:p>
          <w:p w:rsidR="00F12291" w:rsidP="1019DF2E" w:rsidRDefault="00C64A5E" w14:paraId="2910FD2E" w14:textId="77777777" w14:noSpellErr="1">
            <w:pPr>
              <w:numPr>
                <w:ilvl w:val="0"/>
                <w:numId w:val="1"/>
              </w:numPr>
              <w:contextualSpacing/>
              <w:rPr>
                <w:rFonts w:ascii="Tahoma" w:hAnsi="Tahoma" w:eastAsia="Tahoma" w:cs="Tahoma"/>
                <w:color w:val="000000"/>
                <w:lang w:eastAsia="es-ES"/>
              </w:rPr>
            </w:pPr>
            <w:r w:rsidRPr="1019DF2E" w:rsidR="1019DF2E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>Replanteamiento de la mejor herramienta para diseñar árbol</w:t>
            </w:r>
          </w:p>
          <w:p w:rsidRPr="00E81CB3" w:rsidR="00F12291" w:rsidP="1019DF2E" w:rsidRDefault="00F12291" w14:paraId="0BCD98DE" w14:textId="77777777" w14:noSpellErr="1">
            <w:pPr>
              <w:numPr>
                <w:ilvl w:val="0"/>
                <w:numId w:val="1"/>
              </w:numPr>
              <w:contextualSpacing/>
              <w:rPr>
                <w:rFonts w:ascii="Tahoma" w:hAnsi="Tahoma" w:eastAsia="Tahoma" w:cs="Tahoma"/>
                <w:color w:val="000000"/>
                <w:lang w:eastAsia="es-ES"/>
              </w:rPr>
            </w:pPr>
            <w:r w:rsidRPr="1019DF2E" w:rsidR="1019DF2E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>Revisión tablas bases de datos</w:t>
            </w:r>
          </w:p>
        </w:tc>
      </w:tr>
      <w:tr w:rsidRPr="001E6A9E" w:rsidR="00E81CB3" w:rsidTr="1019DF2E" w14:paraId="6AE1419C" w14:textId="77777777">
        <w:trPr>
          <w:trHeight w:val="360"/>
        </w:trPr>
        <w:tc>
          <w:tcPr>
            <w:tcW w:w="9672" w:type="dxa"/>
            <w:gridSpan w:val="4"/>
            <w:tcMar/>
          </w:tcPr>
          <w:p w:rsidRPr="001E6A9E" w:rsidR="00E81CB3" w:rsidP="00E81CB3" w:rsidRDefault="00E81CB3" w14:paraId="444A2103" w14:textId="77777777" w14:noSpellErr="1">
            <w:pPr>
              <w:contextualSpacing/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1019DF2E" w:rsidR="1019DF2E">
              <w:rPr>
                <w:rFonts w:ascii="Tahoma" w:hAnsi="Tahoma" w:eastAsia="Tahoma" w:cs="Tahoma"/>
                <w:b w:val="1"/>
                <w:bCs w:val="1"/>
                <w:color w:val="000000" w:themeColor="text1" w:themeTint="FF" w:themeShade="FF"/>
                <w:lang w:eastAsia="es-ES"/>
              </w:rPr>
              <w:t>Tareas Designadas</w:t>
            </w:r>
          </w:p>
        </w:tc>
      </w:tr>
      <w:tr w:rsidRPr="001E6A9E" w:rsidR="00E81CB3" w:rsidTr="1019DF2E" w14:paraId="1A4973F0" w14:textId="77777777">
        <w:trPr>
          <w:trHeight w:val="360"/>
        </w:trPr>
        <w:tc>
          <w:tcPr>
            <w:tcW w:w="2830" w:type="dxa"/>
            <w:tcMar/>
          </w:tcPr>
          <w:p w:rsidRPr="001E6A9E" w:rsidR="00E81CB3" w:rsidP="00E81CB3" w:rsidRDefault="00E81CB3" w14:paraId="5E9EEF7D" w14:textId="77777777" w14:noSpellErr="1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1019DF2E" w:rsidR="1019DF2E">
              <w:rPr>
                <w:rFonts w:ascii="Tahoma" w:hAnsi="Tahoma" w:eastAsia="Tahoma" w:cs="Tahoma"/>
                <w:b w:val="1"/>
                <w:bCs w:val="1"/>
                <w:color w:val="000000" w:themeColor="text1" w:themeTint="FF" w:themeShade="FF"/>
                <w:lang w:eastAsia="es-ES"/>
              </w:rPr>
              <w:t>Tarea Asignada</w:t>
            </w:r>
          </w:p>
        </w:tc>
        <w:tc>
          <w:tcPr>
            <w:tcW w:w="1843" w:type="dxa"/>
            <w:tcMar/>
          </w:tcPr>
          <w:p w:rsidRPr="001E6A9E" w:rsidR="00E81CB3" w:rsidP="00E81CB3" w:rsidRDefault="00E81CB3" w14:paraId="125664F5" w14:textId="77777777" w14:noSpellErr="1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1019DF2E" w:rsidR="1019DF2E">
              <w:rPr>
                <w:rFonts w:ascii="Tahoma" w:hAnsi="Tahoma" w:eastAsia="Tahoma" w:cs="Tahoma"/>
                <w:b w:val="1"/>
                <w:bCs w:val="1"/>
                <w:color w:val="000000" w:themeColor="text1" w:themeTint="FF" w:themeShade="FF"/>
                <w:lang w:eastAsia="es-ES"/>
              </w:rPr>
              <w:t>Responsable</w:t>
            </w:r>
          </w:p>
        </w:tc>
        <w:tc>
          <w:tcPr>
            <w:tcW w:w="4999" w:type="dxa"/>
            <w:gridSpan w:val="2"/>
            <w:tcMar/>
          </w:tcPr>
          <w:p w:rsidRPr="001E6A9E" w:rsidR="00E81CB3" w:rsidP="00E81CB3" w:rsidRDefault="00E81CB3" w14:paraId="176BB69D" w14:textId="77777777" w14:noSpellErr="1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1019DF2E" w:rsidR="1019DF2E">
              <w:rPr>
                <w:rFonts w:ascii="Tahoma" w:hAnsi="Tahoma" w:eastAsia="Tahoma" w:cs="Tahoma"/>
                <w:b w:val="1"/>
                <w:bCs w:val="1"/>
                <w:color w:val="000000" w:themeColor="text1" w:themeTint="FF" w:themeShade="FF"/>
                <w:lang w:eastAsia="es-ES"/>
              </w:rPr>
              <w:t>Fecha de Entrega</w:t>
            </w:r>
          </w:p>
        </w:tc>
      </w:tr>
      <w:tr w:rsidRPr="001E6A9E" w:rsidR="00E81CB3" w:rsidTr="1019DF2E" w14:paraId="2CA62FB3" w14:textId="77777777">
        <w:trPr>
          <w:trHeight w:val="360"/>
        </w:trPr>
        <w:tc>
          <w:tcPr>
            <w:tcW w:w="2830" w:type="dxa"/>
            <w:tcMar/>
          </w:tcPr>
          <w:p w:rsidRPr="000B6ECC" w:rsidR="00E81CB3" w:rsidP="00E81CB3" w:rsidRDefault="00E81CB3" w14:paraId="0EF17BEF" w14:textId="77777777" w14:noSpellErr="1">
            <w:pPr>
              <w:rPr>
                <w:rFonts w:ascii="Tahoma" w:hAnsi="Tahoma" w:cs="Tahoma"/>
                <w:color w:val="000000"/>
                <w:lang w:eastAsia="es-ES"/>
              </w:rPr>
            </w:pPr>
            <w:r w:rsidRPr="1019DF2E" w:rsidR="1019DF2E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 xml:space="preserve">Realización tareas acta individual </w:t>
            </w:r>
          </w:p>
        </w:tc>
        <w:tc>
          <w:tcPr>
            <w:tcW w:w="1843" w:type="dxa"/>
            <w:tcMar/>
          </w:tcPr>
          <w:p w:rsidRPr="002E0C8D" w:rsidR="00E81CB3" w:rsidP="00E81CB3" w:rsidRDefault="00E81CB3" w14:paraId="612C26B6" w14:textId="77777777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proofErr w:type="spellStart"/>
            <w:r w:rsidRPr="1019DF2E" w:rsidR="1019DF2E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>TAppi</w:t>
            </w:r>
            <w:proofErr w:type="spellEnd"/>
            <w:r w:rsidRPr="1019DF2E" w:rsidR="1019DF2E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 xml:space="preserve"> - individual</w:t>
            </w:r>
          </w:p>
        </w:tc>
        <w:tc>
          <w:tcPr>
            <w:tcW w:w="4999" w:type="dxa"/>
            <w:gridSpan w:val="2"/>
            <w:tcMar/>
          </w:tcPr>
          <w:p w:rsidRPr="002E0C8D" w:rsidR="00E81CB3" w:rsidP="00E81CB3" w:rsidRDefault="00C64A5E" w14:paraId="75D5F85E" w14:textId="77777777" w14:noSpellErr="1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1019DF2E" w:rsidR="1019DF2E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>2</w:t>
            </w:r>
            <w:r w:rsidRPr="1019DF2E" w:rsidR="1019DF2E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>1</w:t>
            </w:r>
            <w:r w:rsidRPr="1019DF2E" w:rsidR="1019DF2E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 xml:space="preserve"> de </w:t>
            </w:r>
            <w:r w:rsidRPr="1019DF2E" w:rsidR="1019DF2E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>septiembre</w:t>
            </w:r>
            <w:r w:rsidRPr="1019DF2E" w:rsidR="1019DF2E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 xml:space="preserve"> de2016</w:t>
            </w:r>
          </w:p>
        </w:tc>
      </w:tr>
      <w:tr w:rsidRPr="001E6A9E" w:rsidR="00E81CB3" w:rsidTr="1019DF2E" w14:paraId="5381D105" w14:textId="77777777">
        <w:trPr>
          <w:trHeight w:val="360"/>
        </w:trPr>
        <w:tc>
          <w:tcPr>
            <w:tcW w:w="2830" w:type="dxa"/>
            <w:tcMar/>
          </w:tcPr>
          <w:p w:rsidR="00E81CB3" w:rsidP="00E81CB3" w:rsidRDefault="00F12291" w14:paraId="7E80C21C" w14:textId="77777777" w14:noSpellErr="1">
            <w:pPr>
              <w:pStyle w:val="ListParagraph"/>
              <w:tabs>
                <w:tab w:val="center" w:pos="1138"/>
              </w:tabs>
              <w:spacing w:after="0" w:line="240" w:lineRule="auto"/>
              <w:ind w:left="0"/>
              <w:rPr>
                <w:rFonts w:ascii="Tahoma" w:hAnsi="Tahoma" w:cs="Tahoma"/>
                <w:color w:val="000000"/>
                <w:lang w:eastAsia="es-ES"/>
              </w:rPr>
            </w:pPr>
            <w:r w:rsidRPr="1019DF2E" w:rsidR="1019DF2E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>Integración SRS y SDD dentro del documento Memoria trabajo de grado</w:t>
            </w:r>
          </w:p>
        </w:tc>
        <w:tc>
          <w:tcPr>
            <w:tcW w:w="1843" w:type="dxa"/>
            <w:tcMar/>
          </w:tcPr>
          <w:p w:rsidR="00E81CB3" w:rsidP="00E81CB3" w:rsidRDefault="00C64A5E" w14:paraId="2CA3B571" w14:textId="77777777" w14:noSpellErr="1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1019DF2E" w:rsidR="1019DF2E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>Alejandra Rocha</w:t>
            </w:r>
          </w:p>
        </w:tc>
        <w:tc>
          <w:tcPr>
            <w:tcW w:w="4999" w:type="dxa"/>
            <w:gridSpan w:val="2"/>
            <w:tcMar/>
          </w:tcPr>
          <w:p w:rsidRPr="002E0C8D" w:rsidR="00E81CB3" w:rsidP="00E81CB3" w:rsidRDefault="004E0BE2" w14:paraId="1F7480E7" w14:textId="77777777" w14:noSpellErr="1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1019DF2E" w:rsidR="1019DF2E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>21</w:t>
            </w:r>
            <w:r w:rsidRPr="1019DF2E" w:rsidR="1019DF2E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 xml:space="preserve"> de septiembre de 2016</w:t>
            </w:r>
          </w:p>
        </w:tc>
      </w:tr>
      <w:tr w:rsidRPr="001E6A9E" w:rsidR="00F12291" w:rsidTr="1019DF2E" w14:paraId="3E8BB04F" w14:textId="77777777">
        <w:trPr>
          <w:trHeight w:val="360"/>
        </w:trPr>
        <w:tc>
          <w:tcPr>
            <w:tcW w:w="2830" w:type="dxa"/>
            <w:tcMar/>
          </w:tcPr>
          <w:p w:rsidR="00F12291" w:rsidP="00E81CB3" w:rsidRDefault="004E0BE2" w14:paraId="363C8203" w14:textId="77777777" w14:noSpellErr="1">
            <w:pPr>
              <w:pStyle w:val="ListParagraph"/>
              <w:tabs>
                <w:tab w:val="center" w:pos="1138"/>
              </w:tabs>
              <w:spacing w:after="0" w:line="240" w:lineRule="auto"/>
              <w:ind w:left="0"/>
              <w:rPr>
                <w:rFonts w:ascii="Tahoma" w:hAnsi="Tahoma" w:cs="Tahoma"/>
                <w:color w:val="000000"/>
                <w:lang w:eastAsia="es-ES"/>
              </w:rPr>
            </w:pPr>
            <w:r w:rsidRPr="1019DF2E" w:rsidR="1019DF2E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 xml:space="preserve">Integración síntomas en las reglas </w:t>
            </w:r>
          </w:p>
        </w:tc>
        <w:tc>
          <w:tcPr>
            <w:tcW w:w="1843" w:type="dxa"/>
            <w:tcMar/>
          </w:tcPr>
          <w:p w:rsidR="00F12291" w:rsidP="00E81CB3" w:rsidRDefault="00F12291" w14:paraId="4A5474B9" w14:textId="77777777" w14:noSpellErr="1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1019DF2E" w:rsidR="1019DF2E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>Alejandra Rocha</w:t>
            </w:r>
            <w:r w:rsidRPr="1019DF2E" w:rsidR="1019DF2E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>, Luisa Álvarez</w:t>
            </w:r>
          </w:p>
        </w:tc>
        <w:tc>
          <w:tcPr>
            <w:tcW w:w="4999" w:type="dxa"/>
            <w:gridSpan w:val="2"/>
            <w:tcMar/>
          </w:tcPr>
          <w:p w:rsidR="00F12291" w:rsidP="00E81CB3" w:rsidRDefault="004E0BE2" w14:paraId="250EA990" w14:textId="77777777" w14:noSpellErr="1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1019DF2E" w:rsidR="1019DF2E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>21</w:t>
            </w:r>
            <w:r w:rsidRPr="1019DF2E" w:rsidR="1019DF2E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 xml:space="preserve"> de septiembre de 2016</w:t>
            </w:r>
          </w:p>
        </w:tc>
      </w:tr>
      <w:tr w:rsidRPr="001E6A9E" w:rsidR="004E0BE2" w:rsidTr="1019DF2E" w14:paraId="08A92FF5" w14:textId="77777777">
        <w:trPr>
          <w:trHeight w:val="360"/>
        </w:trPr>
        <w:tc>
          <w:tcPr>
            <w:tcW w:w="2830" w:type="dxa"/>
            <w:tcMar/>
          </w:tcPr>
          <w:p w:rsidR="004E0BE2" w:rsidP="004E0BE2" w:rsidRDefault="004E0BE2" w14:paraId="0FF7ACFB" w14:textId="77777777" w14:noSpellErr="1">
            <w:pPr>
              <w:pStyle w:val="ListParagraph"/>
              <w:tabs>
                <w:tab w:val="center" w:pos="1138"/>
              </w:tabs>
              <w:spacing w:after="0" w:line="240" w:lineRule="auto"/>
              <w:ind w:left="0"/>
              <w:rPr>
                <w:rFonts w:ascii="Tahoma" w:hAnsi="Tahoma" w:cs="Tahoma"/>
                <w:color w:val="000000"/>
                <w:lang w:eastAsia="es-ES"/>
              </w:rPr>
            </w:pPr>
            <w:r w:rsidRPr="1019DF2E" w:rsidR="1019DF2E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>Conexión pantallas Android con servidor</w:t>
            </w:r>
          </w:p>
        </w:tc>
        <w:tc>
          <w:tcPr>
            <w:tcW w:w="1843" w:type="dxa"/>
            <w:tcMar/>
          </w:tcPr>
          <w:p w:rsidR="004E0BE2" w:rsidP="004E0BE2" w:rsidRDefault="004E0BE2" w14:paraId="2BB3CA57" w14:textId="77777777" w14:noSpellErr="1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1019DF2E" w:rsidR="1019DF2E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>Andrés Pinedo</w:t>
            </w:r>
          </w:p>
        </w:tc>
        <w:tc>
          <w:tcPr>
            <w:tcW w:w="4999" w:type="dxa"/>
            <w:gridSpan w:val="2"/>
            <w:tcMar/>
          </w:tcPr>
          <w:p w:rsidR="004E0BE2" w:rsidP="004E0BE2" w:rsidRDefault="004E0BE2" w14:paraId="2B662514" w14:textId="77777777" w14:noSpellErr="1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1019DF2E" w:rsidR="1019DF2E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>21 de septiembre de 2016</w:t>
            </w:r>
          </w:p>
        </w:tc>
      </w:tr>
      <w:tr w:rsidRPr="001E6A9E" w:rsidR="004E0BE2" w:rsidTr="1019DF2E" w14:paraId="199C4F3C" w14:textId="77777777">
        <w:trPr>
          <w:trHeight w:val="360"/>
        </w:trPr>
        <w:tc>
          <w:tcPr>
            <w:tcW w:w="9672" w:type="dxa"/>
            <w:gridSpan w:val="4"/>
            <w:tcMar/>
          </w:tcPr>
          <w:p w:rsidRPr="001E6A9E" w:rsidR="004E0BE2" w:rsidP="004E0BE2" w:rsidRDefault="004E0BE2" w14:paraId="5DA18C9D" w14:textId="77777777" w14:noSpellErr="1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1019DF2E" w:rsidR="1019DF2E">
              <w:rPr>
                <w:rFonts w:ascii="Tahoma" w:hAnsi="Tahoma" w:eastAsia="Tahoma" w:cs="Tahoma"/>
                <w:b w:val="1"/>
                <w:bCs w:val="1"/>
                <w:color w:val="000000" w:themeColor="text1" w:themeTint="FF" w:themeShade="FF"/>
                <w:lang w:eastAsia="es-ES"/>
              </w:rPr>
              <w:t>Conclusiones</w:t>
            </w:r>
          </w:p>
        </w:tc>
      </w:tr>
      <w:tr w:rsidRPr="001E6A9E" w:rsidR="004E0BE2" w:rsidTr="1019DF2E" w14:paraId="3A722DA7" w14:textId="77777777">
        <w:trPr>
          <w:trHeight w:val="360"/>
        </w:trPr>
        <w:tc>
          <w:tcPr>
            <w:tcW w:w="9672" w:type="dxa"/>
            <w:gridSpan w:val="4"/>
            <w:tcMar/>
          </w:tcPr>
          <w:p w:rsidR="004E0BE2" w:rsidP="1019DF2E" w:rsidRDefault="004E0BE2" w14:paraId="1C986F5D" w14:textId="77777777" w14:noSpellErr="1">
            <w:pPr>
              <w:numPr>
                <w:ilvl w:val="0"/>
                <w:numId w:val="1"/>
              </w:numPr>
              <w:contextualSpacing/>
              <w:rPr>
                <w:rFonts w:ascii="Tahoma" w:hAnsi="Tahoma" w:eastAsia="Tahoma" w:cs="Tahoma"/>
                <w:color w:val="000000"/>
                <w:lang w:eastAsia="es-ES"/>
              </w:rPr>
            </w:pPr>
            <w:r w:rsidRPr="1019DF2E" w:rsidR="1019DF2E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>Continuar trabajo realizado</w:t>
            </w:r>
          </w:p>
          <w:p w:rsidRPr="000F5D0D" w:rsidR="00A47B94" w:rsidP="1019DF2E" w:rsidRDefault="00A47B94" w14:paraId="1EF50FF7" w14:textId="5643082D">
            <w:pPr>
              <w:numPr>
                <w:ilvl w:val="0"/>
                <w:numId w:val="1"/>
              </w:numPr>
              <w:contextualSpacing/>
              <w:rPr>
                <w:rFonts w:ascii="Tahoma" w:hAnsi="Tahoma" w:eastAsia="Tahoma" w:cs="Tahoma"/>
                <w:color w:val="000000"/>
                <w:lang w:eastAsia="es-ES"/>
              </w:rPr>
            </w:pPr>
            <w:r w:rsidRPr="1019DF2E" w:rsidR="1019DF2E">
              <w:rPr>
                <w:rFonts w:ascii="Tahoma" w:hAnsi="Tahoma" w:eastAsia="Tahoma" w:cs="Tahoma"/>
                <w:color w:val="000000" w:themeColor="text1" w:themeTint="FF" w:themeShade="FF"/>
                <w:lang w:eastAsia="es-ES"/>
              </w:rPr>
              <w:t>El cumplimiento de las tareas es de carácter individual; sin embargo, deben presentarse de manera integrada.</w:t>
            </w:r>
            <w:bookmarkStart w:name="_GoBack" w:id="0"/>
            <w:bookmarkEnd w:id="0"/>
          </w:p>
        </w:tc>
      </w:tr>
      <w:tr w:rsidRPr="001E6A9E" w:rsidR="004E0BE2" w:rsidTr="1019DF2E" w14:paraId="59D2D875" w14:textId="77777777">
        <w:trPr>
          <w:trHeight w:val="360"/>
        </w:trPr>
        <w:tc>
          <w:tcPr>
            <w:tcW w:w="9672" w:type="dxa"/>
            <w:gridSpan w:val="4"/>
            <w:tcMar/>
          </w:tcPr>
          <w:p w:rsidRPr="001E6A9E" w:rsidR="004E0BE2" w:rsidP="004E0BE2" w:rsidRDefault="004E0BE2" w14:paraId="494E3EFA" w14:textId="77777777" w14:noSpellErr="1">
            <w:pPr>
              <w:contextualSpacing/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1019DF2E" w:rsidR="1019DF2E">
              <w:rPr>
                <w:rFonts w:ascii="Tahoma" w:hAnsi="Tahoma" w:eastAsia="Tahoma" w:cs="Tahoma"/>
                <w:b w:val="1"/>
                <w:bCs w:val="1"/>
                <w:color w:val="000000" w:themeColor="text1" w:themeTint="FF" w:themeShade="FF"/>
                <w:lang w:eastAsia="es-ES"/>
              </w:rPr>
              <w:t>Sanciones</w:t>
            </w:r>
          </w:p>
        </w:tc>
      </w:tr>
      <w:tr w:rsidRPr="001E6A9E" w:rsidR="004E0BE2" w:rsidTr="1019DF2E" w14:paraId="508AC9F1" w14:textId="77777777">
        <w:trPr>
          <w:trHeight w:val="360"/>
        </w:trPr>
        <w:tc>
          <w:tcPr>
            <w:tcW w:w="9672" w:type="dxa"/>
            <w:gridSpan w:val="4"/>
            <w:tcMar/>
          </w:tcPr>
          <w:p w:rsidRPr="00900C82" w:rsidR="004E0BE2" w:rsidP="004E0BE2" w:rsidRDefault="004E0BE2" w14:paraId="08C6DFF7" w14:textId="77777777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</w:p>
        </w:tc>
      </w:tr>
    </w:tbl>
    <w:p w:rsidRPr="001E6A9E" w:rsidR="001E6A9E" w:rsidP="001E6A9E" w:rsidRDefault="001E6A9E" w14:paraId="7771F9C4" w14:textId="77777777" w14:noSpellErr="1">
      <w:pPr>
        <w:pStyle w:val="Bibliography"/>
        <w:rPr>
          <w:rFonts w:ascii="Calibri" w:hAnsi="Calibri"/>
        </w:rPr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1019DF2E">
        <w:rPr>
          <w:rFonts w:ascii="Calibri" w:hAnsi="Calibri" w:eastAsia="Calibri" w:cs="Calibri"/>
        </w:rPr>
        <w:t>[1]</w:t>
      </w:r>
      <w:r w:rsidRPr="001E6A9E">
        <w:rPr>
          <w:rFonts w:ascii="Calibri" w:hAnsi="Calibri"/>
        </w:rPr>
        <w:tab/>
      </w:r>
      <w:r w:rsidRPr="1019DF2E">
        <w:rPr>
          <w:rFonts w:ascii="Calibri" w:hAnsi="Calibri" w:eastAsia="Calibri" w:cs="Calibri"/>
        </w:rPr>
        <w:t>Hernández Esteban, Oviedo Camilo, Benavides Camilo, Jiménez Sebastián, Díaz Fabiana, Suárez David, y Paula Alejandra Rocha, «GitHub-SnoutPoint-Networks: Proyecto de SnoutPoint, red social para mascotas», 2015. [En línea]. Disponible en: https://github.com/Mutisantos/SnoutPoint-Networks. [Accedido: 27-jun-2016].</w:t>
      </w:r>
    </w:p>
    <w:p w:rsidR="001E6A9E" w:rsidRDefault="001E6A9E" w14:paraId="6A87BE86" w14:textId="77777777">
      <w:r>
        <w:fldChar w:fldCharType="end"/>
      </w:r>
    </w:p>
    <w:sectPr w:rsidR="001E6A9E">
      <w:pgSz w:w="12240" w:h="15840" w:orient="portrait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497B4687"/>
    <w:multiLevelType w:val="hybridMultilevel"/>
    <w:tmpl w:val="DBB69896"/>
    <w:lvl w:ilvl="0" w:tplc="240A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1" w15:restartNumberingAfterBreak="0">
    <w:nsid w:val="4FB059C0"/>
    <w:multiLevelType w:val="hybridMultilevel"/>
    <w:tmpl w:val="C2A26688"/>
    <w:lvl w:ilvl="0" w:tplc="240A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2" w15:restartNumberingAfterBreak="0">
    <w:nsid w:val="7D9A579C"/>
    <w:multiLevelType w:val="hybridMultilevel"/>
    <w:tmpl w:val="E12E3F3A"/>
    <w:lvl w:ilvl="0" w:tplc="0C0A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E6A9E"/>
    <w:rsid w:val="000B6ECC"/>
    <w:rsid w:val="000F3721"/>
    <w:rsid w:val="000F5D0D"/>
    <w:rsid w:val="001E6A9E"/>
    <w:rsid w:val="002E0C8D"/>
    <w:rsid w:val="004E0BE2"/>
    <w:rsid w:val="005D3F0D"/>
    <w:rsid w:val="00730967"/>
    <w:rsid w:val="007962E9"/>
    <w:rsid w:val="008057DB"/>
    <w:rsid w:val="008575C6"/>
    <w:rsid w:val="00900C82"/>
    <w:rsid w:val="009242C9"/>
    <w:rsid w:val="009731D2"/>
    <w:rsid w:val="00A47B94"/>
    <w:rsid w:val="00B30F6F"/>
    <w:rsid w:val="00B40FFD"/>
    <w:rsid w:val="00C64A5E"/>
    <w:rsid w:val="00D72E3F"/>
    <w:rsid w:val="00E3451E"/>
    <w:rsid w:val="00E81CB3"/>
    <w:rsid w:val="00EB63CD"/>
    <w:rsid w:val="00F12291"/>
    <w:rsid w:val="00F72638"/>
    <w:rsid w:val="00F976BF"/>
    <w:rsid w:val="1019DF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E167FB7"/>
  <w15:chartTrackingRefBased/>
  <w15:docId w15:val="{36F403B4-5DE1-4E20-9A69-6178C18EC2CB}"/>
</w:settings>
</file>

<file path=word/styles.xml><?xml version="1.0" encoding="utf-8"?>
<w:styles xmlns:wp14="http://schemas.microsoft.com/office/word/2010/wordprocessingDrawing"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 wp14">
  <w:docDefaults>
    <w:rPrDefault>
      <w:rPr>
        <w:rFonts w:asciiTheme="minorHAnsi" w:hAnsiTheme="minorHAnsi" w:eastAsia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semiHidden="1" w:unhideWhenUsed="1" w:qFormat="1"/>
    <w:lsdException w:name="heading 3" w:uiPriority="9" w:semiHidden="1" w:unhideWhenUsed="1" w:qFormat="1"/>
    <w:lsdException w:name="heading 4" w:uiPriority="9" w:semiHidden="1" w:unhideWhenUsed="1" w:qFormat="1"/>
    <w:lsdException w:name="heading 5" w:uiPriority="9" w:semiHidden="1" w:unhideWhenUsed="1" w:qFormat="1"/>
    <w:lsdException w:name="heading 6" w:uiPriority="9" w:semiHidden="1" w:unhideWhenUsed="1" w:qFormat="1"/>
    <w:lsdException w:name="heading 7" w:uiPriority="9" w:semiHidden="1" w:unhideWhenUsed="1" w:qFormat="1"/>
    <w:lsdException w:name="heading 8" w:uiPriority="9" w:semiHidden="1" w:unhideWhenUsed="1" w:qFormat="1"/>
    <w:lsdException w:name="heading 9" w:uiPriority="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semiHidden="1" w:unhideWhenUsed="1"/>
    <w:lsdException w:name="toc 2" w:uiPriority="39" w:semiHidden="1" w:unhideWhenUsed="1"/>
    <w:lsdException w:name="toc 3" w:uiPriority="39" w:semiHidden="1" w:unhideWhenUsed="1"/>
    <w:lsdException w:name="toc 4" w:uiPriority="39" w:semiHidden="1" w:unhideWhenUsed="1"/>
    <w:lsdException w:name="toc 5" w:uiPriority="39" w:semiHidden="1" w:unhideWhenUsed="1"/>
    <w:lsdException w:name="toc 6" w:uiPriority="39" w:semiHidden="1" w:unhideWhenUsed="1"/>
    <w:lsdException w:name="toc 7" w:uiPriority="39" w:semiHidden="1" w:unhideWhenUsed="1"/>
    <w:lsdException w:name="toc 8" w:uiPriority="39" w:semiHidden="1" w:unhideWhenUsed="1"/>
    <w:lsdException w:name="toc 9" w:uiPriority="3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semiHidden="1" w:unhideWhenUsed="1"/>
    <w:lsdException w:name="TOC Heading" w:uiPriority="39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styleId="Normal" w:default="1">
    <w:name w:val="Normal"/>
    <w:qFormat/>
  </w:style>
  <w:style w:type="character" w:styleId="DefaultParagraphFont" w:default="1">
    <w:name w:val="Default Paragraph Font"/>
    <w:uiPriority w:val="1"/>
    <w:semiHidden/>
    <w:unhideWhenUsed/>
  </w:style>
  <w:style w:type="table" w:styleId="TableNormal" w:default="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styleId="NoList" w:default="1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E6A9E"/>
    <w:pPr>
      <w:spacing w:after="200" w:line="276" w:lineRule="auto"/>
      <w:ind w:left="720"/>
      <w:contextualSpacing/>
    </w:pPr>
    <w:rPr>
      <w:rFonts w:eastAsia="Times New Roman" w:cs="Times New Roman"/>
      <w:lang w:val="es-ES"/>
    </w:rPr>
  </w:style>
  <w:style w:type="table" w:styleId="TableGrid">
    <w:name w:val="Table Grid"/>
    <w:basedOn w:val="TableNormal"/>
    <w:uiPriority w:val="59"/>
    <w:rsid w:val="001E6A9E"/>
    <w:pPr>
      <w:spacing w:after="0" w:line="240" w:lineRule="auto"/>
    </w:pPr>
    <w:rPr>
      <w:rFonts w:eastAsia="Times New Roman" w:cs="Times New Roman"/>
      <w:lang w:val="es-ES"/>
    </w:r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paragraph" w:styleId="Bibliography">
    <w:name w:val="Bibliography"/>
    <w:basedOn w:val="Normal"/>
    <w:next w:val="Normal"/>
    <w:uiPriority w:val="37"/>
    <w:unhideWhenUsed/>
    <w:rsid w:val="001E6A9E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&#65279;<?xml version="1.0" encoding="utf-8"?><Relationships xmlns="http://schemas.openxmlformats.org/package/2006/relationships"><Relationship Type="http://schemas.openxmlformats.org/officeDocument/2006/relationships/fontTable" Target="fontTable.xml" Id="rId8" /><Relationship Type="http://schemas.openxmlformats.org/officeDocument/2006/relationships/customXml" Target="../customXml/item3.xml" Id="rId3" /><Relationship Type="http://schemas.openxmlformats.org/officeDocument/2006/relationships/webSettings" Target="webSettings.xml" Id="rId7" /><Relationship Type="http://schemas.openxmlformats.org/officeDocument/2006/relationships/customXml" Target="../customXml/item2.xml" Id="rId2" /><Relationship Type="http://schemas.openxmlformats.org/officeDocument/2006/relationships/customXml" Target="../customXml/item1.xml" Id="rId1" /><Relationship Type="http://schemas.openxmlformats.org/officeDocument/2006/relationships/settings" Target="settings.xml" Id="rId6" /><Relationship Type="http://schemas.openxmlformats.org/officeDocument/2006/relationships/styles" Target="styles.xml" Id="rId5" /><Relationship Type="http://schemas.openxmlformats.org/officeDocument/2006/relationships/numbering" Target="numbering.xml" Id="rId4" /><Relationship Type="http://schemas.openxmlformats.org/officeDocument/2006/relationships/theme" Target="theme/theme1.xml" Id="rId9" 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5EEA7A26DA2EB4D90AA542825BBE845" ma:contentTypeVersion="2" ma:contentTypeDescription="Create a new document." ma:contentTypeScope="" ma:versionID="1ab20a9d20e91e9df348be57afb51675">
  <xsd:schema xmlns:xsd="http://www.w3.org/2001/XMLSchema" xmlns:xs="http://www.w3.org/2001/XMLSchema" xmlns:p="http://schemas.microsoft.com/office/2006/metadata/properties" xmlns:ns2="2066f1ad-4b29-4592-ae38-fdb9f0ff8558" targetNamespace="http://schemas.microsoft.com/office/2006/metadata/properties" ma:root="true" ma:fieldsID="ccf25b0775539d6d79efbec35cf079d9" ns2:_="">
    <xsd:import namespace="2066f1ad-4b29-4592-ae38-fdb9f0ff8558"/>
    <xsd:element name="properties">
      <xsd:complexType>
        <xsd:sequence>
          <xsd:element name="documentManagement">
            <xsd:complexType>
              <xsd:all>
                <xsd:element ref="ns2:SharedWithUsers" minOccurs="0"/>
                <xsd:element ref="ns2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066f1ad-4b29-4592-ae38-fdb9f0ff8558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DCE0C616-6595-4F80-BCE8-0682341BA8B2}">
  <ds:schemaRefs>
    <ds:schemaRef ds:uri="http://purl.org/dc/terms/"/>
    <ds:schemaRef ds:uri="2066f1ad-4b29-4592-ae38-fdb9f0ff8558"/>
    <ds:schemaRef ds:uri="http://schemas.microsoft.com/office/2006/documentManagement/types"/>
    <ds:schemaRef ds:uri="http://schemas.microsoft.com/office/infopath/2007/PartnerControls"/>
    <ds:schemaRef ds:uri="http://purl.org/dc/elements/1.1/"/>
    <ds:schemaRef ds:uri="http://schemas.microsoft.com/office/2006/metadata/properties"/>
    <ds:schemaRef ds:uri="http://schemas.openxmlformats.org/package/2006/metadata/core-properties"/>
    <ds:schemaRef ds:uri="http://www.w3.org/XML/1998/namespace"/>
    <ds:schemaRef ds:uri="http://purl.org/dc/dcmitype/"/>
  </ds:schemaRefs>
</ds:datastoreItem>
</file>

<file path=customXml/itemProps2.xml><?xml version="1.0" encoding="utf-8"?>
<ds:datastoreItem xmlns:ds="http://schemas.openxmlformats.org/officeDocument/2006/customXml" ds:itemID="{7563E4A6-A113-4AC6-AD12-1F74B1DC9FC6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37B5BBD3-E3E6-4B8B-8867-4B7AE63EC142}"/>
</file>

<file path=docProps/app.xml><?xml version="1.0" encoding="utf-8"?>
<ap:Properties xmlns="http://schemas.openxmlformats.org/officeDocument/2006/extended-properties" xmlns:vt="http://schemas.openxmlformats.org/officeDocument/2006/docPropsVTypes" xmlns:ap="http://schemas.openxmlformats.org/officeDocument/2006/extended-properties">
  <ap:Template>Normal</ap:Template>
  <ap:Application>Microsoft Office Word</ap:Application>
  <ap:DocSecurity>0</ap:DocSecurity>
  <ap:ScaleCrop>false</ap:ScaleCrop>
  <ap:Company/>
  <ap:SharedDoc>false</ap:SharedDoc>
  <ap:HyperlinksChanged>false</ap:HyperlinksChanged>
  <ap:AppVersion>00.0001</ap:AppVersion>
  <ap:LinksUpToDate>false</ap:LinksUpToDate>
</ap:Properties>
</file>

<file path=docProps/core.xml><?xml version="1.0" encoding="utf-8"?>
<coreProperties xmlns:dc="http://purl.org/dc/elements/1.1/" xmlns:dcterms="http://purl.org/dc/terms/" xmlns:xsi="http://www.w3.org/2001/XMLSchema-instance" xmlns="http://schemas.openxmlformats.org/package/2006/metadata/core-properties">
  <dc:title/>
  <dc:subject/>
  <dc:creator>...AlejANDrA... Rocha Sabogal</dc:creator>
  <keywords/>
  <dc:description/>
  <lastModifiedBy>Paula Alejandra Rocha Sabogal</lastModifiedBy>
  <revision>7</revision>
  <dcterms:created xsi:type="dcterms:W3CDTF">2016-09-18T18:11:00.0000000Z</dcterms:created>
  <dcterms:modified xsi:type="dcterms:W3CDTF">2016-09-22T19:23:50.7147694Z</dcterms:modified>
</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0"&gt;&lt;session id="3hiVWyWy"/&gt;&lt;style id="http://www.zotero.org/styles/ieee" locale="es-ES" hasBibliography="1" bibliographyStyleHasBeenSet="1"/&gt;&lt;prefs&gt;&lt;pref name="fieldType" value="Field"/&gt;&lt;pref name="storeRefer</vt:lpwstr>
  </property>
  <property fmtid="{D5CDD505-2E9C-101B-9397-08002B2CF9AE}" pid="3" name="ZOTERO_PREF_2">
    <vt:lpwstr>ences" value="true"/&gt;&lt;pref name="automaticJournalAbbreviations" value="true"/&gt;&lt;pref name="noteType" value=""/&gt;&lt;/prefs&gt;&lt;/data&gt;</vt:lpwstr>
  </property>
  <property fmtid="{D5CDD505-2E9C-101B-9397-08002B2CF9AE}" pid="4" name="ContentTypeId">
    <vt:lpwstr>0x010100A5EEA7A26DA2EB4D90AA542825BBE845</vt:lpwstr>
  </property>
</Properties>
</file>